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F7EA0" w:rsidRDefault="00FF7EA0" w:rsidP="00FF7EA0">
      <w:pPr>
        <w:pStyle w:val="Heading1"/>
        <w:rPr>
          <w:szCs w:val="24"/>
        </w:rPr>
      </w:pPr>
      <w:bookmarkStart w:id="0" w:name="_Toc2290744"/>
      <w:bookmarkStart w:id="1" w:name="_Toc5641952"/>
      <w:bookmarkStart w:id="2" w:name="_Toc14252985"/>
      <w:r w:rsidRPr="001B7E63">
        <w:rPr>
          <w:szCs w:val="24"/>
        </w:rPr>
        <w:t>DAFTAR PUSTAKA</w:t>
      </w:r>
      <w:bookmarkEnd w:id="0"/>
      <w:bookmarkEnd w:id="1"/>
      <w:bookmarkEnd w:id="2"/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732E8">
        <w:rPr>
          <w:noProof/>
          <w:szCs w:val="24"/>
        </w:rPr>
        <w:t xml:space="preserve">Ann Isaacs. (2005). </w:t>
      </w:r>
      <w:r w:rsidRPr="008732E8">
        <w:rPr>
          <w:i/>
          <w:iCs/>
          <w:noProof/>
          <w:szCs w:val="24"/>
        </w:rPr>
        <w:t>Keperawatan Kesehatan Jiwa Psikiatri</w:t>
      </w:r>
      <w:r w:rsidRPr="008732E8">
        <w:rPr>
          <w:noProof/>
          <w:szCs w:val="24"/>
        </w:rPr>
        <w:t xml:space="preserve"> (3rd ed.). Jakarta: EGC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Manarisip, E. M., &amp; Karundeng, M. (2014). </w:t>
      </w:r>
      <w:r w:rsidRPr="008732E8">
        <w:rPr>
          <w:i/>
          <w:iCs/>
          <w:noProof/>
          <w:szCs w:val="24"/>
        </w:rPr>
        <w:t>GAMBARAN TINGKAT KECEMASAN ANGGOTA KELUARGA PADA PENULARAN TB PARU DI PUSKESMAS WENANG DENGAN PERSEPSI KATEGORI BAIK</w:t>
      </w:r>
      <w:r w:rsidRPr="008732E8">
        <w:rPr>
          <w:noProof/>
          <w:szCs w:val="24"/>
        </w:rPr>
        <w:t>. 1–6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Manurung, S. (2008). </w:t>
      </w:r>
      <w:r w:rsidRPr="008732E8">
        <w:rPr>
          <w:i/>
          <w:iCs/>
          <w:noProof/>
          <w:szCs w:val="24"/>
        </w:rPr>
        <w:t>Asuhan KeperawatanGangguan Sistem Pernafasan Akibat Infeksi</w:t>
      </w:r>
      <w:r w:rsidRPr="008732E8">
        <w:rPr>
          <w:noProof/>
          <w:szCs w:val="24"/>
        </w:rPr>
        <w:t xml:space="preserve"> (A. Wijaya, ed.). Jakarta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Maryunami, A. (2010). </w:t>
      </w:r>
      <w:r w:rsidRPr="008732E8">
        <w:rPr>
          <w:i/>
          <w:iCs/>
          <w:noProof/>
          <w:szCs w:val="24"/>
        </w:rPr>
        <w:t>Nyeri Dalam Persalinan</w:t>
      </w:r>
      <w:r w:rsidRPr="008732E8">
        <w:rPr>
          <w:noProof/>
          <w:szCs w:val="24"/>
        </w:rPr>
        <w:t>. Jakarta: Trans Info Media (TIM)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Nursalam. (2017). </w:t>
      </w:r>
      <w:r w:rsidRPr="008732E8">
        <w:rPr>
          <w:i/>
          <w:iCs/>
          <w:noProof/>
          <w:szCs w:val="24"/>
        </w:rPr>
        <w:t>Metodologi Penelitian Ilmu Keperawatan : Pendekatan Praktis</w:t>
      </w:r>
      <w:r w:rsidRPr="008732E8">
        <w:rPr>
          <w:noProof/>
          <w:szCs w:val="24"/>
        </w:rPr>
        <w:t xml:space="preserve"> (4th ed.). Jakarta: Salemba Medika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Potter, A. P., &amp; Perry, A. G. (2010). </w:t>
      </w:r>
      <w:r w:rsidRPr="008732E8">
        <w:rPr>
          <w:i/>
          <w:iCs/>
          <w:noProof/>
          <w:szCs w:val="24"/>
        </w:rPr>
        <w:t>Fundamentals of Nursing</w:t>
      </w:r>
      <w:r w:rsidRPr="008732E8">
        <w:rPr>
          <w:noProof/>
          <w:szCs w:val="24"/>
        </w:rPr>
        <w:t xml:space="preserve"> (8th ed.). USA: Elsevier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PPNI. (2017). </w:t>
      </w:r>
      <w:r w:rsidRPr="008732E8">
        <w:rPr>
          <w:i/>
          <w:iCs/>
          <w:noProof/>
          <w:szCs w:val="24"/>
        </w:rPr>
        <w:t>Standar Diagnosis Keperawatan Indonesia</w:t>
      </w:r>
      <w:r w:rsidRPr="008732E8">
        <w:rPr>
          <w:noProof/>
          <w:szCs w:val="24"/>
        </w:rPr>
        <w:t xml:space="preserve"> (1st ed.). Jakarta: Dewan Pengurus Pusat Persatuan Perawat Nasional Indonesia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Prabowo, E. (2014). </w:t>
      </w:r>
      <w:r w:rsidRPr="008732E8">
        <w:rPr>
          <w:i/>
          <w:iCs/>
          <w:noProof/>
          <w:szCs w:val="24"/>
        </w:rPr>
        <w:t>Konsep &amp; Aplikasi Asuhan Keperawatan Jiwa</w:t>
      </w:r>
      <w:r w:rsidRPr="008732E8">
        <w:rPr>
          <w:noProof/>
          <w:szCs w:val="24"/>
        </w:rPr>
        <w:t>. Yogyakarta: Nuha Medika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Setiadi. (2013). </w:t>
      </w:r>
      <w:r w:rsidRPr="008732E8">
        <w:rPr>
          <w:i/>
          <w:iCs/>
          <w:noProof/>
          <w:szCs w:val="24"/>
        </w:rPr>
        <w:t>Konsep dan Praktik Penulisan Riset Keperawatan</w:t>
      </w:r>
      <w:r w:rsidRPr="008732E8">
        <w:rPr>
          <w:noProof/>
          <w:szCs w:val="24"/>
        </w:rPr>
        <w:t xml:space="preserve"> (2nd ed.). Yogyakarta: Graha Ilmu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Stuart, G. W., &amp; Sundeen, S. J. (2014). </w:t>
      </w:r>
      <w:r w:rsidRPr="008732E8">
        <w:rPr>
          <w:i/>
          <w:iCs/>
          <w:noProof/>
          <w:szCs w:val="24"/>
        </w:rPr>
        <w:t>Buku Saku Keperawatan Jiwa</w:t>
      </w:r>
      <w:r w:rsidRPr="008732E8">
        <w:rPr>
          <w:noProof/>
          <w:szCs w:val="24"/>
        </w:rPr>
        <w:t xml:space="preserve"> (5th ed.). Jakarta: EGC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Sutejo. (2018). </w:t>
      </w:r>
      <w:r w:rsidRPr="008732E8">
        <w:rPr>
          <w:i/>
          <w:iCs/>
          <w:noProof/>
          <w:szCs w:val="24"/>
        </w:rPr>
        <w:t>Keperawatan Jiwa</w:t>
      </w:r>
      <w:r w:rsidRPr="008732E8">
        <w:rPr>
          <w:noProof/>
          <w:szCs w:val="24"/>
        </w:rPr>
        <w:t xml:space="preserve"> (I). Yogyakarta: Pustaka Baru Press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  <w:szCs w:val="24"/>
        </w:rPr>
      </w:pPr>
      <w:r w:rsidRPr="008732E8">
        <w:rPr>
          <w:noProof/>
          <w:szCs w:val="24"/>
        </w:rPr>
        <w:t xml:space="preserve">Tim Pokja SDKI DPP PPNI. (2016). </w:t>
      </w:r>
      <w:r w:rsidRPr="008732E8">
        <w:rPr>
          <w:i/>
          <w:iCs/>
          <w:noProof/>
          <w:szCs w:val="24"/>
        </w:rPr>
        <w:t>Standar Diagnosis Keperawatan Indonesia</w:t>
      </w:r>
      <w:r w:rsidRPr="008732E8">
        <w:rPr>
          <w:noProof/>
          <w:szCs w:val="24"/>
        </w:rPr>
        <w:t xml:space="preserve"> (1st ed.). Jakarta.</w:t>
      </w:r>
    </w:p>
    <w:p w:rsidR="00FF7EA0" w:rsidRPr="008732E8" w:rsidRDefault="00FF7EA0" w:rsidP="00FF7EA0">
      <w:pPr>
        <w:widowControl w:val="0"/>
        <w:autoSpaceDE w:val="0"/>
        <w:autoSpaceDN w:val="0"/>
        <w:adjustRightInd w:val="0"/>
        <w:spacing w:before="240" w:line="360" w:lineRule="auto"/>
        <w:ind w:left="864" w:hangingChars="360" w:hanging="864"/>
        <w:rPr>
          <w:noProof/>
        </w:rPr>
      </w:pPr>
      <w:r w:rsidRPr="008732E8">
        <w:rPr>
          <w:noProof/>
          <w:szCs w:val="24"/>
        </w:rPr>
        <w:lastRenderedPageBreak/>
        <w:t xml:space="preserve">WHO. (2017). </w:t>
      </w:r>
      <w:r w:rsidRPr="008732E8">
        <w:rPr>
          <w:i/>
          <w:iCs/>
          <w:noProof/>
          <w:szCs w:val="24"/>
        </w:rPr>
        <w:t>Global Tuberculosis Report 2017</w:t>
      </w:r>
      <w:r w:rsidRPr="008732E8">
        <w:rPr>
          <w:noProof/>
          <w:szCs w:val="24"/>
        </w:rPr>
        <w:t>.</w:t>
      </w:r>
    </w:p>
    <w:p w:rsidR="00A71C76" w:rsidRDefault="00FF7EA0" w:rsidP="00FF7EA0">
      <w:r>
        <w:fldChar w:fldCharType="end"/>
      </w:r>
      <w:bookmarkStart w:id="3" w:name="_GoBack"/>
      <w:bookmarkEnd w:id="3"/>
    </w:p>
    <w:sectPr w:rsidR="00A71C76" w:rsidSect="00FF7EA0">
      <w:footerReference w:type="default" r:id="rId6"/>
      <w:pgSz w:w="12240" w:h="15840"/>
      <w:pgMar w:top="1701" w:right="1701" w:bottom="1701" w:left="2268" w:header="720" w:footer="720" w:gutter="0"/>
      <w:pgNumType w:start="39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9269D" w:rsidRDefault="0049269D" w:rsidP="00FF7EA0">
      <w:pPr>
        <w:spacing w:line="240" w:lineRule="auto"/>
      </w:pPr>
      <w:r>
        <w:separator/>
      </w:r>
    </w:p>
  </w:endnote>
  <w:endnote w:type="continuationSeparator" w:id="0">
    <w:p w:rsidR="0049269D" w:rsidRDefault="0049269D" w:rsidP="00FF7EA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5322794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F7EA0" w:rsidRDefault="00FF7EA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0</w:t>
        </w:r>
        <w:r>
          <w:rPr>
            <w:noProof/>
          </w:rPr>
          <w:fldChar w:fldCharType="end"/>
        </w:r>
      </w:p>
    </w:sdtContent>
  </w:sdt>
  <w:p w:rsidR="00FF7EA0" w:rsidRDefault="00FF7EA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9269D" w:rsidRDefault="0049269D" w:rsidP="00FF7EA0">
      <w:pPr>
        <w:spacing w:line="240" w:lineRule="auto"/>
      </w:pPr>
      <w:r>
        <w:separator/>
      </w:r>
    </w:p>
  </w:footnote>
  <w:footnote w:type="continuationSeparator" w:id="0">
    <w:p w:rsidR="0049269D" w:rsidRDefault="0049269D" w:rsidP="00FF7EA0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F7EA0"/>
    <w:rsid w:val="0025254F"/>
    <w:rsid w:val="0049269D"/>
    <w:rsid w:val="00A71C76"/>
    <w:rsid w:val="00D81B24"/>
    <w:rsid w:val="00FF7E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B512064-F582-44D7-9BDF-F8A348F373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Bagian Isi"/>
    <w:qFormat/>
    <w:rsid w:val="00FF7EA0"/>
    <w:pPr>
      <w:spacing w:after="0" w:line="480" w:lineRule="auto"/>
      <w:ind w:firstLine="864"/>
      <w:jc w:val="both"/>
    </w:pPr>
    <w:rPr>
      <w:rFonts w:ascii="Times New Roman" w:eastAsia="Calibri" w:hAnsi="Times New Roman" w:cs="Times New Roman"/>
      <w:sz w:val="24"/>
    </w:rPr>
  </w:style>
  <w:style w:type="paragraph" w:styleId="Heading1">
    <w:name w:val="heading 1"/>
    <w:aliases w:val="Judul BAB"/>
    <w:basedOn w:val="Normal"/>
    <w:next w:val="Normal"/>
    <w:link w:val="Heading1Char"/>
    <w:uiPriority w:val="9"/>
    <w:qFormat/>
    <w:rsid w:val="00FF7EA0"/>
    <w:pPr>
      <w:keepNext/>
      <w:keepLines/>
      <w:ind w:firstLine="0"/>
      <w:jc w:val="center"/>
      <w:outlineLvl w:val="0"/>
    </w:pPr>
    <w:rPr>
      <w:rFonts w:eastAsia="Times New Roman"/>
      <w:b/>
      <w:bCs/>
      <w:color w:val="000000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Judul BAB Char,JUDUL Char"/>
    <w:basedOn w:val="DefaultParagraphFont"/>
    <w:link w:val="Heading1"/>
    <w:uiPriority w:val="9"/>
    <w:rsid w:val="00FF7EA0"/>
    <w:rPr>
      <w:rFonts w:ascii="Times New Roman" w:eastAsia="Times New Roman" w:hAnsi="Times New Roman" w:cs="Times New Roman"/>
      <w:b/>
      <w:bCs/>
      <w:color w:val="000000"/>
      <w:sz w:val="24"/>
      <w:szCs w:val="28"/>
    </w:rPr>
  </w:style>
  <w:style w:type="paragraph" w:styleId="Header">
    <w:name w:val="header"/>
    <w:basedOn w:val="Normal"/>
    <w:link w:val="HeaderChar"/>
    <w:uiPriority w:val="99"/>
    <w:unhideWhenUsed/>
    <w:rsid w:val="00FF7EA0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F7EA0"/>
    <w:rPr>
      <w:rFonts w:ascii="Times New Roman" w:eastAsia="Calibri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FF7EA0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F7EA0"/>
    <w:rPr>
      <w:rFonts w:ascii="Times New Roman" w:eastAsia="Calibri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97</Words>
  <Characters>1124</Characters>
  <Application>Microsoft Office Word</Application>
  <DocSecurity>0</DocSecurity>
  <Lines>9</Lines>
  <Paragraphs>2</Paragraphs>
  <ScaleCrop>false</ScaleCrop>
  <Company/>
  <LinksUpToDate>false</LinksUpToDate>
  <CharactersWithSpaces>1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19-07-19T05:15:00Z</dcterms:created>
  <dcterms:modified xsi:type="dcterms:W3CDTF">2019-07-19T05:17:00Z</dcterms:modified>
</cp:coreProperties>
</file>